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The cultural</w:t>
      </w:r>
      <w:bookmarkStart w:id="6" w:name="_Hlk169659130"/>
      <w:r>
        <w:t xml:space="preserve"> industry</w:t>
      </w:r>
      <w:bookmarkEnd w:id="6"/>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bookmarkStart w:id="7" w:name="_Hlk169659167"/>
      <w:r>
        <w:t>Digital transformation (DT)</w:t>
      </w:r>
      <w:bookmarkEnd w:id="7"/>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77777777" w:rsidR="0065604E" w:rsidRDefault="0065604E" w:rsidP="00E71353">
      <w:pPr>
        <w:pStyle w:val="BodyText"/>
        <w:jc w:val="both"/>
      </w:pPr>
      <w:r>
        <w:t xml:space="preserve">The </w:t>
      </w:r>
      <w:bookmarkStart w:id="8" w:name="_Hlk169659756"/>
      <w:r>
        <w:t xml:space="preserve">digital transformation of the </w:t>
      </w:r>
      <w:bookmarkStart w:id="9" w:name="_Hlk169659249"/>
      <w:r>
        <w:t xml:space="preserve">cultural industry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Study</w:t>
      </w:r>
      <w:r>
        <w:t xml:space="preserve">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Study</w:t>
      </w:r>
      <w:r>
        <w:t xml:space="preserve">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abstract"/>
      <w:bookmarkStart w:id="16" w:name="significance"/>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6"/>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4A7460C7" w14:textId="7710EAAC" w:rsidR="00763792" w:rsidRPr="00763792" w:rsidRDefault="00763792" w:rsidP="00763792">
      <w:pPr>
        <w:pStyle w:val="BodyText"/>
        <w:jc w:val="both"/>
      </w:pPr>
      <w:r>
        <w:t>*</w:t>
      </w: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5"/>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7"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9"/>
  </w:num>
  <w:num w:numId="15" w16cid:durableId="156962095">
    <w:abstractNumId w:val="6"/>
  </w:num>
  <w:num w:numId="16" w16cid:durableId="1772627660">
    <w:abstractNumId w:val="8"/>
  </w:num>
  <w:num w:numId="17" w16cid:durableId="1039237024">
    <w:abstractNumId w:val="15"/>
  </w:num>
  <w:num w:numId="18" w16cid:durableId="562300669">
    <w:abstractNumId w:val="11"/>
  </w:num>
  <w:num w:numId="19" w16cid:durableId="1518693418">
    <w:abstractNumId w:val="12"/>
  </w:num>
  <w:num w:numId="20" w16cid:durableId="1465661247">
    <w:abstractNumId w:val="7"/>
  </w:num>
  <w:num w:numId="21" w16cid:durableId="469787167">
    <w:abstractNumId w:val="3"/>
  </w:num>
  <w:num w:numId="22" w16cid:durableId="685713990">
    <w:abstractNumId w:val="2"/>
  </w:num>
  <w:num w:numId="23" w16cid:durableId="883978680">
    <w:abstractNumId w:val="16"/>
  </w:num>
  <w:num w:numId="24" w16cid:durableId="1182624487">
    <w:abstractNumId w:val="13"/>
  </w:num>
  <w:num w:numId="25" w16cid:durableId="2116243950">
    <w:abstractNumId w:val="14"/>
  </w:num>
  <w:num w:numId="26" w16cid:durableId="1435857213">
    <w:abstractNumId w:val="1"/>
  </w:num>
  <w:num w:numId="27" w16cid:durableId="1966085621">
    <w:abstractNumId w:val="5"/>
  </w:num>
  <w:num w:numId="28" w16cid:durableId="2454636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E1DA2"/>
    <w:rsid w:val="007208D2"/>
    <w:rsid w:val="00763792"/>
    <w:rsid w:val="007B4F46"/>
    <w:rsid w:val="008102CF"/>
    <w:rsid w:val="00844E72"/>
    <w:rsid w:val="00864213"/>
    <w:rsid w:val="0089253F"/>
    <w:rsid w:val="008A1D74"/>
    <w:rsid w:val="00910676"/>
    <w:rsid w:val="00915CBA"/>
    <w:rsid w:val="009F69A9"/>
    <w:rsid w:val="00A840E4"/>
    <w:rsid w:val="00A957EF"/>
    <w:rsid w:val="00B12B81"/>
    <w:rsid w:val="00BA4765"/>
    <w:rsid w:val="00BD5376"/>
    <w:rsid w:val="00BE751F"/>
    <w:rsid w:val="00BE773A"/>
    <w:rsid w:val="00C15248"/>
    <w:rsid w:val="00C63045"/>
    <w:rsid w:val="00C95029"/>
    <w:rsid w:val="00CC41DC"/>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9</Pages>
  <Words>10608</Words>
  <Characters>60470</Characters>
  <Application>Microsoft Office Word</Application>
  <DocSecurity>0</DocSecurity>
  <Lines>503</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0</cp:revision>
  <dcterms:created xsi:type="dcterms:W3CDTF">2024-06-18T23:06:00Z</dcterms:created>
  <dcterms:modified xsi:type="dcterms:W3CDTF">2024-06-1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